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8620F4" w:rsidRPr="004B2AD8" w:rsidRDefault="004B2AD8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>02</w:t>
            </w:r>
            <w:r w:rsidR="00A0485D"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 xml:space="preserve">. </w:t>
            </w:r>
            <w:r w:rsidRPr="004B2AD8">
              <w:rPr>
                <w:rFonts w:ascii="Times New Roman" w:eastAsia="조선일보명조" w:hAnsi="Times New Roman" w:cs="Times New Roman" w:hint="eastAsia"/>
                <w:sz w:val="96"/>
                <w:szCs w:val="56"/>
              </w:rPr>
              <w:t>Q</w:t>
            </w:r>
            <w:r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>uantization</w:t>
            </w:r>
          </w:p>
          <w:p w:rsidR="008620F4" w:rsidRPr="008620F4" w:rsidRDefault="004B2AD8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144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36"/>
                <w:szCs w:val="56"/>
              </w:rPr>
              <w:t>Histogram / K-means cluster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Pr="004B2AD8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4B2AD8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r>
              <w:rPr>
                <w:rFonts w:ascii="나눔명조" w:eastAsia="나눔명조" w:hAnsi="나눔명조"/>
                <w:b/>
                <w:sz w:val="24"/>
              </w:rPr>
              <w:t>그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림 </w:t>
            </w:r>
            <w:r>
              <w:rPr>
                <w:rFonts w:ascii="나눔명조" w:eastAsia="나눔명조" w:hAnsi="나눔명조"/>
                <w:b/>
                <w:sz w:val="24"/>
              </w:rPr>
              <w:t>3-6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에 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히스토그램 </w:t>
            </w:r>
            <w:proofErr w:type="spellStart"/>
            <w:r w:rsidRPr="004B2AD8">
              <w:rPr>
                <w:rFonts w:ascii="나눔명조" w:eastAsia="나눔명조" w:hAnsi="나눔명조"/>
                <w:b/>
                <w:sz w:val="24"/>
              </w:rPr>
              <w:t>평활화의</w:t>
            </w:r>
            <w:proofErr w:type="spellEnd"/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 수행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결과</w:t>
            </w:r>
          </w:p>
          <w:p w:rsidR="006A1765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2.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그림 </w:t>
            </w:r>
            <w:r>
              <w:rPr>
                <w:rFonts w:ascii="나눔명조" w:eastAsia="나눔명조" w:hAnsi="나눔명조"/>
                <w:b/>
                <w:sz w:val="24"/>
              </w:rPr>
              <w:t xml:space="preserve">3-9에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k-means 알고리즘 수행 결과(</w:t>
            </w:r>
            <w:r>
              <w:rPr>
                <w:rFonts w:ascii="나눔명조" w:eastAsia="나눔명조" w:hAnsi="나눔명조"/>
                <w:b/>
                <w:sz w:val="24"/>
              </w:rPr>
              <w:t>k= 10, 20, 30)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4B2AD8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2018. 10. </w:t>
            </w:r>
            <w:r w:rsidR="004B2AD8">
              <w:rPr>
                <w:rFonts w:ascii="조선일보명조" w:eastAsia="조선일보명조" w:hAnsi="조선일보명조" w:cs="조선일보명조"/>
                <w:sz w:val="24"/>
                <w:szCs w:val="20"/>
              </w:rPr>
              <w:t>26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미지에는 다양한 변수들로 인해 원하지 않는 신호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noise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가 생길 수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이를 해결하는 테크닉은 </w:t>
      </w:r>
      <w:proofErr w:type="spellStart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블러</w:t>
      </w:r>
      <w:proofErr w:type="spellEnd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blur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필터(filter)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proofErr w:type="spellStart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스무딩</w:t>
      </w:r>
      <w:proofErr w:type="spellEnd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smoothing)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등으로 알려진 기법이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는 각각의 알고리즘의 처리 방식 마다 대상을 선정하는 방법은 다르지만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일반적으로 근처의 대상을 선정해 노이즈가 발생한 지점의 값을 보정하는 방법들을 취한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본 레포트에서는 이미지에 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Gaussian, Salt-and-pepper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를 발생시키고, 각각의 이미지들에 몇가지 필터들을 적용해봄으로써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각 필터들의 노이즈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제거 효과에 대해 실험해보고 그 결과를 검증했으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결과적으로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Salt-and-pepper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노이즈에는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Med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필터가 효율적이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Gauss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는 각각의 필터가 육안으로 그 차이를 확인하기 힘든 정도의 차이만 보임을 알 수 있었다.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A50C97" w:rsidRPr="00E64063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1</w:t>
      </w: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.1. </w:t>
      </w: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 xml:space="preserve">히스토그램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평활화</w:t>
      </w:r>
      <w:proofErr w:type="spellEnd"/>
    </w:p>
    <w:p w:rsidR="00A50C97" w:rsidRDefault="00A50C97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평활화</w:t>
      </w:r>
      <w:proofErr w:type="spellEnd"/>
      <w:r w:rsidRPr="00A50C97">
        <w:rPr>
          <w:rFonts w:ascii="조선일보명조" w:eastAsia="조선일보명조" w:hAnsi="조선일보명조" w:cs="조선일보명조"/>
          <w:sz w:val="22"/>
        </w:rPr>
        <w:t>(equalization; 평준화, 균일화)</w:t>
      </w:r>
      <w:r>
        <w:rPr>
          <w:rFonts w:ascii="조선일보명조" w:eastAsia="조선일보명조" w:hAnsi="조선일보명조" w:cs="조선일보명조" w:hint="eastAsia"/>
          <w:sz w:val="22"/>
        </w:rPr>
        <w:t>는 이미지의 히스토그램을 사용해 특정 영역에 집중된 값을 고루 퍼뜨리는 이미지 처리 방법이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1&lt;/RecNum&gt;&lt;DisplayText&gt;[1]&lt;/DisplayText&gt;&lt;record&gt;&lt;rec-number&gt;1&lt;/rec-number&gt;&lt;foreign-keys&gt;&lt;key app="EN" db-id="0pw5t55xcfvr2ge5wp35ffx5vez9aazszt5v" timestamp="1539939434"&gt;1&lt;/key&gt;&lt;/foreign-keys&gt;&lt;ref-type name="Web Page"&gt;12&lt;/ref-type&gt;&lt;contributors&gt;&lt;/contributors&gt;&lt;titles&gt;&lt;title&gt;Histogram equalization - Wikipedia&lt;/title&gt;&lt;/titles&gt;&lt;dates&gt;&lt;/dates&gt;&lt;urls&gt;&lt;related-urls&gt;&lt;url&gt;https://en.wikipedia.org/wiki/Histogram_equalization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1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. </w:t>
      </w:r>
    </w:p>
    <w:p w:rsidR="00A50C97" w:rsidRDefault="00A50C97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50C97" w:rsidRDefault="00A50C97" w:rsidP="00A50C97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400F0CA3" wp14:editId="1C64A202">
            <wp:extent cx="3233319" cy="1643819"/>
            <wp:effectExtent l="0" t="0" r="5715" b="0"/>
            <wp:docPr id="4" name="그림 4" descr="../../../../../_images/Histogram_Equalization_Theory_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../../../../../_images/Histogram_Equalization_Theory_0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152" cy="1647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A50C97" w:rsidP="00A50C97">
      <w:pPr>
        <w:pStyle w:val="aa"/>
        <w:jc w:val="center"/>
      </w:pPr>
      <w:bookmarkStart w:id="0" w:name="_Ref52773576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1</w:t>
      </w:r>
      <w:r>
        <w:fldChar w:fldCharType="end"/>
      </w:r>
      <w:bookmarkEnd w:id="0"/>
      <w:r>
        <w:t xml:space="preserve">. </w:t>
      </w:r>
      <w:proofErr w:type="spellStart"/>
      <w:r>
        <w:rPr>
          <w:rFonts w:hint="eastAsia"/>
        </w:rPr>
        <w:t>평활화를</w:t>
      </w:r>
      <w:proofErr w:type="spellEnd"/>
      <w:r>
        <w:rPr>
          <w:rFonts w:hint="eastAsia"/>
        </w:rPr>
        <w:t xml:space="preserve"> 적용하기 전 이미지와 히스토그램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Pr="008E5694" w:rsidRDefault="00A50C97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 w:hint="eastAsia"/>
          <w:sz w:val="22"/>
        </w:rPr>
        <w:instrText>REF _Ref527735766 \h</w:instrText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1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은 이미지(좌측)에 대한 히스토그램(우측)을 보인다.</w:t>
      </w:r>
      <w:r w:rsidR="008E5A04"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히스토그램은 이미지의 색상 정보의 크기를 그래픽화하여 표현한 정보다.</w:t>
      </w:r>
      <w:r w:rsidR="008E5A04"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이를 통해 각 명도 값의 픽셀 수를 정량화 한다.</w:t>
      </w:r>
    </w:p>
    <w:p w:rsidR="008E5A04" w:rsidRDefault="00A50C97" w:rsidP="008E5A04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500C3C3D" wp14:editId="006FCEF3">
            <wp:extent cx="4754880" cy="1506855"/>
            <wp:effectExtent l="0" t="0" r="7620" b="0"/>
            <wp:docPr id="3" name="그림 3" descr="../../../../../_images/Histogram_Equalization_Theory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../../../../../_images/Histogram_Equalization_Theory_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880" cy="1506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8E5A04" w:rsidP="008E5A04">
      <w:pPr>
        <w:pStyle w:val="aa"/>
        <w:jc w:val="center"/>
      </w:pPr>
      <w:bookmarkStart w:id="1" w:name="_Ref5277359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2</w:t>
      </w:r>
      <w:r>
        <w:fldChar w:fldCharType="end"/>
      </w:r>
      <w:bookmarkEnd w:id="1"/>
      <w:r>
        <w:t>.</w:t>
      </w:r>
      <w:r w:rsidR="00E64063">
        <w:t xml:space="preserve"> </w:t>
      </w:r>
      <w:r w:rsidR="00E64063">
        <w:fldChar w:fldCharType="begin"/>
      </w:r>
      <w:r w:rsidR="00E64063">
        <w:instrText xml:space="preserve"> REF _Ref527735766 \h </w:instrText>
      </w:r>
      <w:r w:rsidR="00E64063">
        <w:fldChar w:fldCharType="separate"/>
      </w:r>
      <w:r w:rsidR="00E64063">
        <w:t xml:space="preserve">Figure </w:t>
      </w:r>
      <w:r w:rsidR="00E64063">
        <w:rPr>
          <w:noProof/>
        </w:rPr>
        <w:t>1</w:t>
      </w:r>
      <w:r w:rsidR="00E64063">
        <w:fldChar w:fldCharType="end"/>
      </w:r>
      <w:r>
        <w:t xml:space="preserve">을 </w:t>
      </w:r>
      <w:proofErr w:type="spellStart"/>
      <w:r>
        <w:rPr>
          <w:rFonts w:hint="eastAsia"/>
        </w:rPr>
        <w:t>평활화</w:t>
      </w:r>
      <w:proofErr w:type="spellEnd"/>
      <w:r>
        <w:rPr>
          <w:rFonts w:hint="eastAsia"/>
        </w:rPr>
        <w:t xml:space="preserve"> 한 히스토그램과 이미지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Default="008E5A04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회색조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대해 이를 적용하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가 향상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REF _Ref527735995 \h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2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8E5694">
        <w:rPr>
          <w:rFonts w:ascii="조선일보명조" w:eastAsia="조선일보명조" w:hAnsi="조선일보명조" w:cs="조선일보명조" w:hint="eastAsia"/>
          <w:sz w:val="22"/>
        </w:rPr>
        <w:t xml:space="preserve">를 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 w:hint="eastAsia"/>
          <w:sz w:val="22"/>
        </w:rPr>
        <w:instrText>REF _Ref527735766 \h</w:instrText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1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8E5694">
        <w:rPr>
          <w:rFonts w:ascii="조선일보명조" w:eastAsia="조선일보명조" w:hAnsi="조선일보명조" w:cs="조선일보명조" w:hint="eastAsia"/>
          <w:sz w:val="22"/>
        </w:rPr>
        <w:t>의 이미지의 대비가 증가 했음을 확인할 수 있다.</w:t>
      </w:r>
      <w:r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E5A04" w:rsidRDefault="008E5A04" w:rsidP="008E5A0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lastRenderedPageBreak/>
        <w:t xml:space="preserve">일반적으로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회색조의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사용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를 개선하는 용도로 사용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컬러 이미지에 사용할 수도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 경우 각각의 색상 채널에 상대 분포가 변경되어 이미지의 색상 균형이 크게 달라질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경우 </w:t>
      </w:r>
      <w:r>
        <w:rPr>
          <w:rFonts w:ascii="조선일보명조" w:eastAsia="조선일보명조" w:hAnsi="조선일보명조" w:cs="조선일보명조"/>
          <w:sz w:val="22"/>
        </w:rPr>
        <w:t xml:space="preserve">RGB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를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다른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로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변경하여 사용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색조 및 채도의 변화 없이 적용 가능하다.</w:t>
      </w:r>
    </w:p>
    <w:p w:rsidR="00E64063" w:rsidRDefault="008E5A04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균등화는 주어진 이미지의 히스토그램을 더욱 넓은 형태의 히스토그램으로 변환하여 값들을 분산시킨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를 수행하기 위해서는 누적 분포 함수(</w:t>
      </w:r>
      <w:r>
        <w:rPr>
          <w:rFonts w:ascii="조선일보명조" w:eastAsia="조선일보명조" w:hAnsi="조선일보명조" w:cs="조선일보명조"/>
          <w:sz w:val="22"/>
        </w:rPr>
        <w:t>CDF; C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umulative </w:t>
      </w:r>
      <w:r>
        <w:rPr>
          <w:rFonts w:ascii="조선일보명조" w:eastAsia="조선일보명조" w:hAnsi="조선일보명조" w:cs="조선일보명조"/>
          <w:sz w:val="22"/>
        </w:rPr>
        <w:t>D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istribution </w:t>
      </w:r>
      <w:r>
        <w:rPr>
          <w:rFonts w:ascii="조선일보명조" w:eastAsia="조선일보명조" w:hAnsi="조선일보명조" w:cs="조선일보명조"/>
          <w:sz w:val="22"/>
        </w:rPr>
        <w:t>F</w:t>
      </w:r>
      <w:r w:rsidRPr="008E5A04">
        <w:rPr>
          <w:rFonts w:ascii="조선일보명조" w:eastAsia="조선일보명조" w:hAnsi="조선일보명조" w:cs="조선일보명조"/>
          <w:sz w:val="22"/>
        </w:rPr>
        <w:t>unction</w:t>
      </w:r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가 필요하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는 히스토그램의 처음 값부터 끝 값에 이를 때까지 누적한 값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즉,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="00E64063">
        <w:rPr>
          <w:rFonts w:ascii="조선일보명조" w:eastAsia="조선일보명조" w:hAnsi="조선일보명조" w:cs="조선일보명조" w:hint="eastAsia"/>
          <w:sz w:val="22"/>
        </w:rPr>
        <w:t>c</w:t>
      </w:r>
      <w:r w:rsidR="00E64063">
        <w:rPr>
          <w:rFonts w:ascii="조선일보명조" w:eastAsia="조선일보명조" w:hAnsi="조선일보명조" w:cs="조선일보명조"/>
          <w:sz w:val="22"/>
        </w:rPr>
        <w:t>df</w:t>
      </w:r>
      <w:proofErr w:type="spellEnd"/>
      <w:r w:rsidR="00E64063">
        <w:rPr>
          <w:rFonts w:ascii="조선일보명조" w:eastAsia="조선일보명조" w:hAnsi="조선일보명조" w:cs="조선일보명조"/>
          <w:sz w:val="22"/>
        </w:rPr>
        <w:t>(x)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히스토그램의 </w:t>
      </w:r>
      <w:r w:rsidR="00E64063">
        <w:rPr>
          <w:rFonts w:ascii="조선일보명조" w:eastAsia="조선일보명조" w:hAnsi="조선일보명조" w:cs="조선일보명조"/>
          <w:sz w:val="22"/>
        </w:rPr>
        <w:t>0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번째 값부터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x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값까지의 누계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결과적으로 </w:t>
      </w:r>
      <w:proofErr w:type="spellStart"/>
      <w:r w:rsidR="00E64063"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아래의 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E64063">
        <w:rPr>
          <w:rFonts w:ascii="조선일보명조" w:eastAsia="조선일보명조" w:hAnsi="조선일보명조" w:cs="조선일보명조"/>
          <w:sz w:val="22"/>
        </w:rPr>
        <w:instrText xml:space="preserve"> REF _Ref527736572 \h </w:instrText>
      </w:r>
      <w:r w:rsidR="00E64063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E64063" w:rsidRPr="008E5694">
        <w:rPr>
          <w:rFonts w:ascii="조선일보명조" w:eastAsia="조선일보명조" w:hAnsi="조선일보명조" w:cs="조선일보명조"/>
          <w:sz w:val="22"/>
        </w:rPr>
        <w:t>Figure 3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end"/>
      </w:r>
      <w:r w:rsidR="00E64063">
        <w:rPr>
          <w:rFonts w:ascii="조선일보명조" w:eastAsia="조선일보명조" w:hAnsi="조선일보명조" w:cs="조선일보명조" w:hint="eastAsia"/>
          <w:sz w:val="22"/>
        </w:rPr>
        <w:t>과 같이 표현되는 데이터 집합이 된다.</w:t>
      </w:r>
    </w:p>
    <w:p w:rsidR="008E5A04" w:rsidRDefault="00E64063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</w:p>
    <w:p w:rsidR="00E64063" w:rsidRDefault="00E64063" w:rsidP="00E64063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2466BABC" wp14:editId="1416857B">
            <wp:extent cx="1521562" cy="1539343"/>
            <wp:effectExtent l="0" t="0" r="2540" b="3810"/>
            <wp:docPr id="5" name="그림 5" descr="../../../../../_images/Histogram_Equalization_Theory_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../../../../../_images/Histogram_Equalization_Theory_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7834" cy="1545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64063" w:rsidRDefault="00E64063" w:rsidP="00E64063">
      <w:pPr>
        <w:pStyle w:val="aa"/>
        <w:jc w:val="center"/>
        <w:rPr>
          <w:rFonts w:ascii="조선일보명조" w:eastAsia="조선일보명조" w:hAnsi="조선일보명조" w:cs="조선일보명조"/>
          <w:sz w:val="22"/>
        </w:rPr>
      </w:pPr>
      <w:bookmarkStart w:id="2" w:name="_Ref52773657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3</w:t>
      </w:r>
      <w:r>
        <w:fldChar w:fldCharType="end"/>
      </w:r>
      <w:bookmarkEnd w:id="2"/>
      <w:r>
        <w:t xml:space="preserve">. CDF </w:t>
      </w:r>
      <w:r>
        <w:rPr>
          <w:rFonts w:hint="eastAsia"/>
        </w:rPr>
        <w:t>예시</w:t>
      </w:r>
    </w:p>
    <w:p w:rsidR="00E64063" w:rsidRDefault="00E64063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렇게 만들어진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>를 통해, 원본 이미지의 특정 픽셀의 값들을 매핑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결과를 얻을 수 있다.</w:t>
      </w:r>
    </w:p>
    <w:p w:rsidR="00E64063" w:rsidRPr="00E64063" w:rsidRDefault="00E64063" w:rsidP="00222846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50C97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1.2. K-Means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클러스터링</w:t>
      </w:r>
      <w:proofErr w:type="spellEnd"/>
    </w:p>
    <w:p w:rsidR="008E4FD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 xml:space="preserve">K-means </w:t>
      </w:r>
      <w:r>
        <w:rPr>
          <w:rFonts w:ascii="조선일보명조" w:eastAsia="조선일보명조" w:hAnsi="조선일보명조" w:cs="조선일보명조" w:hint="eastAsia"/>
          <w:sz w:val="22"/>
        </w:rPr>
        <w:t>알고리즘</w:t>
      </w:r>
      <w:r w:rsidR="00E64063" w:rsidRPr="00E64063">
        <w:rPr>
          <w:rFonts w:ascii="조선일보명조" w:eastAsia="조선일보명조" w:hAnsi="조선일보명조" w:cs="조선일보명조"/>
          <w:sz w:val="22"/>
        </w:rPr>
        <w:t xml:space="preserve">은 주어진 데이터를 k개의 클러스터로 묶는 알고리즘으로, 각 클러스터와 거리 차이의 분산을 최소화하는 방식으로 동작한다. </w:t>
      </w:r>
      <w:r>
        <w:rPr>
          <w:rFonts w:ascii="조선일보명조" w:eastAsia="조선일보명조" w:hAnsi="조선일보명조" w:cs="조선일보명조" w:hint="eastAsia"/>
          <w:sz w:val="22"/>
        </w:rPr>
        <w:t>신호처리에서 유래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데이터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마이닝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>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클러스터 분석 등에 사용되는 인기있는 알고리즘이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3&lt;/RecNum&gt;&lt;DisplayText&gt;[3]&lt;/DisplayText&gt;&lt;record&gt;&lt;rec-number&gt;3&lt;/rec-number&gt;&lt;foreign-keys&gt;&lt;key app="EN" db-id="0pw5t55xcfvr2ge5wp35ffx5vez9aazszt5v" timestamp="1540019757"&gt;3&lt;/key&gt;&lt;/foreign-keys&gt;&lt;ref-type name="Web Page"&gt;12&lt;/ref-type&gt;&lt;contributors&gt;&lt;/contributors&gt;&lt;titles&gt;&lt;title&gt;k-means clustering - Wikipedia&lt;/title&gt;&lt;/titles&gt;&lt;dates&gt;&lt;/dates&gt;&lt;urls&gt;&lt;related-urls&gt;&lt;url&gt;https://en.wikipedia.org/wiki/K-means_clustering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3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E64063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E64063">
        <w:rPr>
          <w:rFonts w:ascii="조선일보명조" w:eastAsia="조선일보명조" w:hAnsi="조선일보명조" w:cs="조선일보명조"/>
          <w:sz w:val="22"/>
        </w:rPr>
        <w:t>K-means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알고리즘은 전체 데이터를 </w:t>
      </w:r>
      <w:r>
        <w:rPr>
          <w:rFonts w:ascii="조선일보명조" w:eastAsia="조선일보명조" w:hAnsi="조선일보명조" w:cs="조선일보명조"/>
          <w:sz w:val="22"/>
        </w:rPr>
        <w:t>K</w:t>
      </w:r>
      <w:r>
        <w:rPr>
          <w:rFonts w:ascii="조선일보명조" w:eastAsia="조선일보명조" w:hAnsi="조선일보명조" w:cs="조선일보명조" w:hint="eastAsia"/>
          <w:sz w:val="22"/>
        </w:rPr>
        <w:t>개의 클러스터로 나누는 것을 목표로 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각 데이터에 대해 K개의 데이터 중 가장 가까운 데이터로 데이터를 대치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미지 처리에서는 전체 픽셀의 색 정보들을 </w:t>
      </w:r>
      <w:r>
        <w:rPr>
          <w:rFonts w:ascii="조선일보명조" w:eastAsia="조선일보명조" w:hAnsi="조선일보명조" w:cs="조선일보명조"/>
          <w:sz w:val="22"/>
        </w:rPr>
        <w:t xml:space="preserve">K </w:t>
      </w:r>
      <w:r>
        <w:rPr>
          <w:rFonts w:ascii="조선일보명조" w:eastAsia="조선일보명조" w:hAnsi="조선일보명조" w:cs="조선일보명조" w:hint="eastAsia"/>
          <w:sz w:val="22"/>
        </w:rPr>
        <w:t>개의 색 정보로 압축, 양자화 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크기를 줄이는 기법으로 사용된다.</w:t>
      </w:r>
    </w:p>
    <w:p w:rsidR="008E4FD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 알고리즘은 데이터를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양자화하기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위해 모든 데이터에 대해 각각의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거리를 계산해야 한다는 근본적인 문제를 안고 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문제는 </w:t>
      </w:r>
      <w:r>
        <w:rPr>
          <w:rFonts w:ascii="조선일보명조" w:eastAsia="조선일보명조" w:hAnsi="조선일보명조" w:cs="조선일보명조"/>
          <w:sz w:val="22"/>
        </w:rPr>
        <w:t>NP</w:t>
      </w:r>
      <w:r>
        <w:rPr>
          <w:rFonts w:ascii="조선일보명조" w:eastAsia="조선일보명조" w:hAnsi="조선일보명조" w:cs="조선일보명조" w:hint="eastAsia"/>
          <w:sz w:val="22"/>
        </w:rPr>
        <w:t>문제이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</w:p>
    <w:p w:rsidR="0022284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아래의 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 w:hint="eastAsia"/>
          <w:sz w:val="22"/>
        </w:rPr>
        <w:instrText>REF _Ref527816098 \h</w:instrText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CF0D85" w:rsidRPr="008E5694">
        <w:rPr>
          <w:rFonts w:ascii="조선일보명조" w:eastAsia="조선일보명조" w:hAnsi="조선일보명조" w:cs="조선일보명조"/>
          <w:sz w:val="22"/>
        </w:rPr>
        <w:t>Figure 4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end"/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와 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 w:hint="eastAsia"/>
          <w:sz w:val="22"/>
        </w:rPr>
        <w:instrText>REF _Ref527816300 \h</w:instrText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CF0D85" w:rsidRPr="008E5694">
        <w:rPr>
          <w:rFonts w:ascii="조선일보명조" w:eastAsia="조선일보명조" w:hAnsi="조선일보명조" w:cs="조선일보명조"/>
          <w:sz w:val="22"/>
        </w:rPr>
        <w:t>Figure 5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end"/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CF0D85">
        <w:rPr>
          <w:rFonts w:ascii="조선일보명조" w:eastAsia="조선일보명조" w:hAnsi="조선일보명조" w:cs="조선일보명조"/>
          <w:sz w:val="22"/>
        </w:rPr>
        <w:t>K-means</w:t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 알고리즘의 동작 전과 동작 후의 샘플 데이터를 보인다.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4814"/>
        <w:gridCol w:w="4814"/>
      </w:tblGrid>
      <w:tr w:rsidR="00222846" w:rsidTr="00222846">
        <w:tc>
          <w:tcPr>
            <w:tcW w:w="4814" w:type="dxa"/>
          </w:tcPr>
          <w:p w:rsidR="00222846" w:rsidRDefault="00222846" w:rsidP="00222846">
            <w:pPr>
              <w:keepNext/>
              <w:ind w:firstLineChars="100" w:firstLine="200"/>
              <w:jc w:val="center"/>
            </w:pPr>
            <w:r>
              <w:rPr>
                <w:noProof/>
              </w:rPr>
              <w:drawing>
                <wp:inline distT="0" distB="0" distL="0" distR="0" wp14:anchorId="07483A3E" wp14:editId="78EF19E3">
                  <wp:extent cx="1645920" cy="1320412"/>
                  <wp:effectExtent l="0" t="0" r="0" b="0"/>
                  <wp:docPr id="1" name="그림 1" descr="Test Dat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Test Dat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8837" cy="13548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222846" w:rsidRPr="00222846" w:rsidRDefault="00222846" w:rsidP="00222846">
            <w:pPr>
              <w:pStyle w:val="aa"/>
              <w:jc w:val="center"/>
              <w:rPr>
                <w:rFonts w:ascii="조선일보명조" w:eastAsia="조선일보명조" w:hAnsi="조선일보명조" w:cs="조선일보명조" w:hint="eastAsia"/>
                <w:sz w:val="22"/>
              </w:rPr>
            </w:pPr>
            <w:bookmarkStart w:id="3" w:name="_Ref527816088"/>
            <w:bookmarkStart w:id="4" w:name="_Ref527816098"/>
            <w:r>
              <w:t xml:space="preserve">Figure </w:t>
            </w:r>
            <w:r>
              <w:fldChar w:fldCharType="begin"/>
            </w:r>
            <w:r>
              <w:instrText xml:space="preserve"> SEQ Figure \* ARABIC </w:instrText>
            </w:r>
            <w:r>
              <w:fldChar w:fldCharType="separate"/>
            </w:r>
            <w:r w:rsidR="00986177">
              <w:rPr>
                <w:noProof/>
              </w:rPr>
              <w:t>4</w:t>
            </w:r>
            <w:r>
              <w:fldChar w:fldCharType="end"/>
            </w:r>
            <w:bookmarkEnd w:id="4"/>
            <w:r>
              <w:t>.</w:t>
            </w:r>
            <w:bookmarkEnd w:id="3"/>
            <w:r>
              <w:t xml:space="preserve"> </w:t>
            </w:r>
            <w:r>
              <w:rPr>
                <w:rFonts w:hint="eastAsia"/>
              </w:rPr>
              <w:t>양자화 전의 샘플 데이터</w:t>
            </w:r>
            <w:r>
              <w:fldChar w:fldCharType="begin"/>
            </w:r>
            <w:r>
              <w:instrText xml:space="preserve"> ADDIN EN.CITE &lt;EndNote&gt;&lt;Cite&gt;&lt;RecNum&gt;4&lt;/RecNum&gt;&lt;DisplayText&gt;[4]&lt;/DisplayText&gt;&lt;record&gt;&lt;rec-number&gt;4&lt;/rec-number&gt;&lt;foreign-keys&gt;&lt;key app="EN" db-id="0pw5t55xcfvr2ge5wp35ffx5vez9aazszt5v" timestamp="1540020453"&gt;4&lt;/key&gt;&lt;/foreign-keys&gt;&lt;ref-type name="Web Page"&gt;12&lt;/ref-type&gt;&lt;contributors&gt;&lt;/contributors&gt;&lt;titles&gt;&lt;title&gt;K-Means Clustering in OpenCV — OpenCV 3.0.0-dev documentation&lt;/title&gt;&lt;/titles&gt;&lt;dates&gt;&lt;/dates&gt;&lt;urls&gt;&lt;related-urls&gt;&lt;url&gt;https://docs.opencv.org/3.0-beta/doc/py_tutorials/py_ml/py_kmeans/py_kmeans_opencv/py_kmeans_opencv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4814" w:type="dxa"/>
          </w:tcPr>
          <w:p w:rsidR="00222846" w:rsidRDefault="00222846" w:rsidP="00222846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AB7A61B" wp14:editId="526C3F30">
                  <wp:extent cx="1682496" cy="1337823"/>
                  <wp:effectExtent l="0" t="0" r="0" b="0"/>
                  <wp:docPr id="2" name="그림 2" descr="Result of KMeans Clusteri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Result of KMeans Clusteri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5879" cy="1364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222846" w:rsidRPr="00222846" w:rsidRDefault="00222846" w:rsidP="00222846">
            <w:pPr>
              <w:pStyle w:val="aa"/>
              <w:jc w:val="center"/>
            </w:pPr>
            <w:bookmarkStart w:id="5" w:name="_Ref527816300"/>
            <w:r>
              <w:t xml:space="preserve">Figure </w:t>
            </w:r>
            <w:r>
              <w:fldChar w:fldCharType="begin"/>
            </w:r>
            <w:r>
              <w:instrText xml:space="preserve"> SEQ Figure \* ARABIC </w:instrText>
            </w:r>
            <w:r>
              <w:fldChar w:fldCharType="separate"/>
            </w:r>
            <w:r w:rsidR="00986177">
              <w:rPr>
                <w:noProof/>
              </w:rPr>
              <w:t>5</w:t>
            </w:r>
            <w:r>
              <w:fldChar w:fldCharType="end"/>
            </w:r>
            <w:bookmarkEnd w:id="5"/>
            <w:r>
              <w:t xml:space="preserve">. </w:t>
            </w:r>
            <w:r>
              <w:rPr>
                <w:rFonts w:hint="eastAsia"/>
              </w:rPr>
              <w:t>양자화 후의 샘플 데이터</w:t>
            </w:r>
            <w:r>
              <w:fldChar w:fldCharType="begin"/>
            </w:r>
            <w:r>
              <w:instrText xml:space="preserve"> ADDIN EN.CITE &lt;EndNote&gt;&lt;Cite&gt;&lt;RecNum&gt;4&lt;/RecNum&gt;&lt;DisplayText&gt;[4]&lt;/DisplayText&gt;&lt;record&gt;&lt;rec-number&gt;4&lt;/rec-number&gt;&lt;foreign-keys&gt;&lt;key app="EN" db-id="0pw5t55xcfvr2ge5wp35ffx5vez9aazszt5v" timestamp="1540020453"&gt;4&lt;/key&gt;&lt;/foreign-keys&gt;&lt;ref-type name="Web Page"&gt;12&lt;/ref-type&gt;&lt;contributors&gt;&lt;/contributors&gt;&lt;titles&gt;&lt;title&gt;K-Means Clustering in OpenCV — OpenCV 3.0.0-dev documentation&lt;/title&gt;&lt;/titles&gt;&lt;dates&gt;&lt;/dates&gt;&lt;urls&gt;&lt;related-urls&gt;&lt;url&gt;https://docs.opencv.org/3.0-beta/doc/py_tutorials/py_ml/py_kmeans/py_kmeans_opencv/py_kmeans_opencv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</w:tr>
    </w:tbl>
    <w:p w:rsidR="008E4FD6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lastRenderedPageBreak/>
        <w:t>K-means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알고리즘은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7816098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4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데이터들을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7816300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5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</w:t>
      </w:r>
      <w:r>
        <w:rPr>
          <w:rFonts w:ascii="조선일보명조" w:eastAsia="조선일보명조" w:hAnsi="조선일보명조" w:cs="조선일보명조"/>
          <w:sz w:val="22"/>
        </w:rPr>
        <w:t>2</w:t>
      </w:r>
      <w:r>
        <w:rPr>
          <w:rFonts w:ascii="조선일보명조" w:eastAsia="조선일보명조" w:hAnsi="조선일보명조" w:cs="조선일보명조" w:hint="eastAsia"/>
          <w:sz w:val="22"/>
        </w:rPr>
        <w:t>개의 지점을 지정한 것과 같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룹화한다 (위의 예는 </w:t>
      </w:r>
      <w:r>
        <w:rPr>
          <w:rFonts w:ascii="조선일보명조" w:eastAsia="조선일보명조" w:hAnsi="조선일보명조" w:cs="조선일보명조"/>
          <w:sz w:val="22"/>
        </w:rPr>
        <w:t>k=2)</w:t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그리</w:t>
      </w:r>
      <w:r>
        <w:rPr>
          <w:rFonts w:ascii="조선일보명조" w:eastAsia="조선일보명조" w:hAnsi="조선일보명조" w:cs="조선일보명조" w:hint="eastAsia"/>
          <w:sz w:val="22"/>
        </w:rPr>
        <w:t>고 이 데이터를 이미지에 적용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데이터를 줄일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Pr="00CF0D85" w:rsidRDefault="00CF0D85" w:rsidP="00CF0D85">
      <w:pPr>
        <w:rPr>
          <w:rFonts w:hint="eastAsia"/>
        </w:rPr>
      </w:pPr>
    </w:p>
    <w:p w:rsidR="00E338CC" w:rsidRDefault="00E64063" w:rsidP="00E64063">
      <w:pPr>
        <w:spacing w:line="240" w:lineRule="auto"/>
        <w:rPr>
          <w:rFonts w:ascii="조선일보명조" w:eastAsia="조선일보명조" w:hAnsi="조선일보명조" w:cs="조선일보명조"/>
          <w:b/>
          <w:sz w:val="28"/>
          <w:szCs w:val="28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8"/>
          <w:szCs w:val="28"/>
        </w:rPr>
        <w:t>2. 구현 및 실험</w:t>
      </w:r>
    </w:p>
    <w:p w:rsidR="00CF0D85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본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실험은 다음과 같은 환경의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Jupyter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Notebook</w:t>
      </w:r>
      <w:r>
        <w:rPr>
          <w:rFonts w:ascii="조선일보명조" w:eastAsia="조선일보명조" w:hAnsi="조선일보명조" w:cs="조선일보명조" w:hint="eastAsia"/>
          <w:sz w:val="22"/>
        </w:rPr>
        <w:t>으로 실험되었다.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CF0D85" w:rsidTr="00CF0D85">
        <w:tc>
          <w:tcPr>
            <w:tcW w:w="9628" w:type="dxa"/>
          </w:tcPr>
          <w:p w:rsidR="00CF0D85" w:rsidRDefault="00CF0D85" w:rsidP="00CF0D85">
            <w:pPr>
              <w:rPr>
                <w:rFonts w:ascii="조선일보명조" w:eastAsia="조선일보명조" w:hAnsi="조선일보명조" w:cs="조선일보명조"/>
                <w:sz w:val="22"/>
              </w:rPr>
            </w:pPr>
            <w:proofErr w:type="spellStart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matplotlib</w:t>
            </w:r>
            <w:proofErr w:type="spellEnd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==3.0.0</w:t>
            </w:r>
          </w:p>
          <w:p w:rsidR="00CF0D85" w:rsidRDefault="00CF0D85" w:rsidP="00CF0D85">
            <w:pPr>
              <w:rPr>
                <w:rFonts w:ascii="조선일보명조" w:eastAsia="조선일보명조" w:hAnsi="조선일보명조" w:cs="조선일보명조"/>
                <w:sz w:val="22"/>
              </w:rPr>
            </w:pPr>
            <w:proofErr w:type="spellStart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numpy</w:t>
            </w:r>
            <w:proofErr w:type="spellEnd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==1.15.1</w:t>
            </w:r>
          </w:p>
        </w:tc>
      </w:tr>
    </w:tbl>
    <w:p w:rsidR="00CF0D85" w:rsidRDefault="00CF0D85" w:rsidP="00CF0D85">
      <w:pPr>
        <w:rPr>
          <w:rFonts w:ascii="조선일보명조" w:eastAsia="조선일보명조" w:hAnsi="조선일보명조" w:cs="조선일보명조" w:hint="eastAsia"/>
          <w:sz w:val="22"/>
        </w:rPr>
      </w:pPr>
    </w:p>
    <w:p w:rsidR="00CF0D85" w:rsidRDefault="00CF0D85" w:rsidP="00CF0D85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1</w:t>
      </w: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.1. </w:t>
      </w: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 xml:space="preserve">히스토그램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평활화</w:t>
      </w:r>
      <w:proofErr w:type="spellEnd"/>
    </w:p>
    <w:p w:rsidR="008E5694" w:rsidRDefault="00222846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 w:rsidRPr="00CF0D85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구현하기 위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행렬 계산(이미지 계산)</w:t>
      </w:r>
      <w:r w:rsidR="00053760">
        <w:rPr>
          <w:rFonts w:ascii="조선일보명조" w:eastAsia="조선일보명조" w:hAnsi="조선일보명조" w:cs="조선일보명조" w:hint="eastAsia"/>
          <w:sz w:val="22"/>
        </w:rPr>
        <w:t>에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numpy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모듈을 사용하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래프와 이미지 입출력을 위해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matplotlib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 w:hint="eastAsia"/>
          <w:sz w:val="22"/>
        </w:rPr>
        <w:t>모듈을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사용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E5694" w:rsidRDefault="008E5694" w:rsidP="008E5694">
      <w:pPr>
        <w:keepNext/>
        <w:jc w:val="center"/>
      </w:pPr>
      <w:r>
        <w:rPr>
          <w:rFonts w:ascii="조선일보명조" w:eastAsia="조선일보명조" w:hAnsi="조선일보명조" w:cs="조선일보명조" w:hint="eastAsia"/>
          <w:sz w:val="22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2" type="#_x0000_t75" style="width:480.95pt;height:300.1pt">
            <v:imagedata r:id="rId13" o:title="Figure_1"/>
          </v:shape>
        </w:pict>
      </w:r>
    </w:p>
    <w:p w:rsidR="008E5694" w:rsidRDefault="008E5694" w:rsidP="008E5694">
      <w:pPr>
        <w:pStyle w:val="aa"/>
        <w:jc w:val="center"/>
        <w:rPr>
          <w:noProof/>
        </w:rPr>
      </w:pPr>
      <w:bookmarkStart w:id="6" w:name="_Ref52781728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6</w:t>
      </w:r>
      <w:r>
        <w:fldChar w:fldCharType="end"/>
      </w:r>
      <w:bookmarkEnd w:id="6"/>
      <w:r>
        <w:t xml:space="preserve">. </w:t>
      </w:r>
      <w:r>
        <w:rPr>
          <w:rFonts w:hint="eastAsia"/>
        </w:rPr>
        <w:t>원본 이미지(좌)</w:t>
      </w:r>
      <w:r>
        <w:rPr>
          <w:rFonts w:hint="eastAsia"/>
          <w:noProof/>
        </w:rPr>
        <w:t>와 히스토그램 평활화 수행 이미지(우)</w:t>
      </w:r>
    </w:p>
    <w:p w:rsidR="008E5694" w:rsidRPr="00986177" w:rsidRDefault="008E5694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986177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 w:hint="eastAsia"/>
          <w:sz w:val="22"/>
        </w:rPr>
        <w:instrText>REF _Ref527817284 \h</w:instrText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/>
          <w:sz w:val="22"/>
        </w:rPr>
      </w:r>
      <w:r w:rsidR="0098617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986177">
        <w:rPr>
          <w:rFonts w:ascii="조선일보명조" w:eastAsia="조선일보명조" w:hAnsi="조선일보명조" w:cs="조선일보명조"/>
          <w:sz w:val="22"/>
        </w:rPr>
        <w:t>Figure 6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에서 볼 수 있듯 히스토그램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수행하고 난 뒤</w:t>
      </w:r>
      <w:r w:rsidR="00854569" w:rsidRPr="00986177">
        <w:rPr>
          <w:rFonts w:ascii="조선일보명조" w:eastAsia="조선일보명조" w:hAnsi="조선일보명조" w:cs="조선일보명조" w:hint="eastAsia"/>
          <w:sz w:val="22"/>
        </w:rPr>
        <w:t>의 이미지가 원본이미지에 비해 대비가 더욱 뚜렷해졌음을 알 수 있다.</w:t>
      </w:r>
      <w:r w:rsidR="00854569"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54569" w:rsidRDefault="00854569" w:rsidP="00854569">
      <w:pPr>
        <w:keepNext/>
        <w:jc w:val="center"/>
      </w:pPr>
      <w:r>
        <w:rPr>
          <w:rFonts w:hint="eastAsia"/>
        </w:rPr>
        <w:lastRenderedPageBreak/>
        <w:pict>
          <v:shape id="_x0000_i1040" type="#_x0000_t75" style="width:443.5pt;height:217.75pt">
            <v:imagedata r:id="rId14" o:title="Figure_1"/>
          </v:shape>
        </w:pict>
      </w:r>
    </w:p>
    <w:p w:rsidR="00854569" w:rsidRDefault="00854569" w:rsidP="00854569">
      <w:pPr>
        <w:pStyle w:val="aa"/>
        <w:jc w:val="center"/>
        <w:rPr>
          <w:noProof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7</w:t>
      </w:r>
      <w:r>
        <w:fldChar w:fldCharType="end"/>
      </w:r>
      <w:r>
        <w:t xml:space="preserve">. </w:t>
      </w:r>
      <w:proofErr w:type="spellStart"/>
      <w:r>
        <w:rPr>
          <w:rFonts w:hint="eastAsia"/>
        </w:rPr>
        <w:t>원본이미지</w:t>
      </w:r>
      <w:proofErr w:type="spellEnd"/>
      <w:r>
        <w:rPr>
          <w:rFonts w:hint="eastAsia"/>
        </w:rPr>
        <w:t>(상</w:t>
      </w:r>
      <w:r>
        <w:rPr>
          <w:noProof/>
        </w:rPr>
        <w:t>)</w:t>
      </w:r>
      <w:r>
        <w:rPr>
          <w:rFonts w:hint="eastAsia"/>
          <w:noProof/>
        </w:rPr>
        <w:t>와 평활화 수행 이미지(하)의 히스토그램</w:t>
      </w:r>
    </w:p>
    <w:p w:rsidR="00854569" w:rsidRPr="00986177" w:rsidRDefault="00854569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986177">
        <w:rPr>
          <w:rFonts w:ascii="조선일보명조" w:eastAsia="조선일보명조" w:hAnsi="조선일보명조" w:cs="조선일보명조" w:hint="eastAsia"/>
          <w:sz w:val="22"/>
        </w:rPr>
        <w:t>서론에서 언급한 바와 같이,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수행한 이미지의 히스토그램은 원본 이미지의 히스토그램을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넓힌듯한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>(좌우로 당긴 듯한)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986177">
        <w:rPr>
          <w:rFonts w:ascii="조선일보명조" w:eastAsia="조선일보명조" w:hAnsi="조선일보명조" w:cs="조선일보명조" w:hint="eastAsia"/>
          <w:sz w:val="22"/>
        </w:rPr>
        <w:t>모양을 보인다.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54569" w:rsidRDefault="00854569" w:rsidP="00986177">
      <w:pPr>
        <w:spacing w:line="240" w:lineRule="auto"/>
        <w:ind w:firstLineChars="100" w:firstLine="200"/>
      </w:pPr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아래 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 w:hint="eastAsia"/>
          <w:sz w:val="22"/>
        </w:rPr>
        <w:instrText>REF _Ref527817806 \h</w:instrText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/>
          <w:sz w:val="22"/>
        </w:rPr>
      </w:r>
      <w:r w:rsidR="0098617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986177">
        <w:rPr>
          <w:rFonts w:ascii="조선일보명조" w:eastAsia="조선일보명조" w:hAnsi="조선일보명조" w:cs="조선일보명조"/>
          <w:sz w:val="22"/>
        </w:rPr>
        <w:t>Figure 8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986177">
        <w:rPr>
          <w:rFonts w:ascii="조선일보명조" w:eastAsia="조선일보명조" w:hAnsi="조선일보명조" w:cs="조선일보명조" w:hint="eastAsia"/>
          <w:sz w:val="22"/>
        </w:rPr>
        <w:t>은 흑백이미지를 사용해,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이용한 대비의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986177">
        <w:rPr>
          <w:rFonts w:ascii="조선일보명조" w:eastAsia="조선일보명조" w:hAnsi="조선일보명조" w:cs="조선일보명조" w:hint="eastAsia"/>
          <w:sz w:val="22"/>
        </w:rPr>
        <w:t>차이를 더욱 극명하게 보인다.</w:t>
      </w:r>
    </w:p>
    <w:p w:rsidR="00854569" w:rsidRDefault="00854569" w:rsidP="00854569">
      <w:pPr>
        <w:keepNext/>
        <w:jc w:val="center"/>
      </w:pPr>
      <w:r>
        <w:pict>
          <v:shape id="_x0000_i1041" type="#_x0000_t75" style="width:481.55pt;height:277.65pt">
            <v:imagedata r:id="rId15" o:title="Figure_1"/>
          </v:shape>
        </w:pict>
      </w:r>
    </w:p>
    <w:p w:rsidR="00222846" w:rsidRPr="00222846" w:rsidRDefault="00854569" w:rsidP="00222846">
      <w:pPr>
        <w:pStyle w:val="aa"/>
        <w:jc w:val="center"/>
        <w:rPr>
          <w:rFonts w:hint="eastAsia"/>
        </w:rPr>
      </w:pPr>
      <w:bookmarkStart w:id="7" w:name="_Ref52781780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8</w:t>
      </w:r>
      <w:r>
        <w:fldChar w:fldCharType="end"/>
      </w:r>
      <w:bookmarkEnd w:id="7"/>
      <w:r>
        <w:t xml:space="preserve">. </w:t>
      </w:r>
      <w:r>
        <w:rPr>
          <w:rFonts w:hint="eastAsia"/>
        </w:rPr>
        <w:t xml:space="preserve">흑백 이미지를 이용한 히스토그램 </w:t>
      </w:r>
      <w:proofErr w:type="spellStart"/>
      <w:r>
        <w:rPr>
          <w:rFonts w:hint="eastAsia"/>
        </w:rPr>
        <w:t>평활화</w:t>
      </w:r>
      <w:proofErr w:type="spellEnd"/>
      <w:r>
        <w:rPr>
          <w:rFonts w:hint="eastAsia"/>
        </w:rPr>
        <w:t xml:space="preserve"> 수행 전(좌)과 후(우)</w:t>
      </w:r>
    </w:p>
    <w:p w:rsidR="00222846" w:rsidRDefault="00222846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평활화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구현 소스코드 전문은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6&lt;/RecNum&gt;&lt;DisplayText&gt;[5]&lt;/DisplayText&gt;&lt;record&gt;&lt;rec-number&gt;6&lt;/rec-number&gt;&lt;foreign-keys&gt;&lt;key app="EN" db-id="0pw5t55xcfvr2ge5wp35ffx5vez9aazszt5v" timestamp="1540022275"&gt;6&lt;/key&gt;&lt;/foreign-keys&gt;&lt;ref-type name="Web Page"&gt;12&lt;/ref-type&gt;&lt;contributors&gt;&lt;/contributors&gt;&lt;titles&gt;&lt;title&gt;Advanced-Image-Processing/withoutCv.py at master · parkjoonsuu/Advanced-Image-Processing&lt;/title&gt;&lt;/titles&gt;&lt;dates&gt;&lt;/dates&gt;&lt;urls&gt;&lt;related-urls&gt;&lt;url&gt;https://github.com/parkjoonsuu/Advanced-Image-Processing/blob/master/02_quantization/histogram/withoutCv.py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5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/>
          <w:sz w:val="22"/>
        </w:rPr>
        <w:t xml:space="preserve">에 </w:t>
      </w:r>
      <w:r>
        <w:rPr>
          <w:rFonts w:ascii="조선일보명조" w:eastAsia="조선일보명조" w:hAnsi="조선일보명조" w:cs="조선일보명조" w:hint="eastAsia"/>
          <w:sz w:val="22"/>
        </w:rPr>
        <w:t>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IPython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Jupyter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Notebook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이용해 시각화한 소스코드는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5&lt;/RecNum&gt;&lt;DisplayText&gt;[6]&lt;/DisplayText&gt;&lt;record&gt;&lt;rec-number&gt;5&lt;/rec-number&gt;&lt;foreign-keys&gt;&lt;key app="EN" db-id="0pw5t55xcfvr2ge5wp35ffx5vez9aazszt5v" timestamp="1540021168"&gt;5&lt;/key&gt;&lt;/foreign-keys&gt;&lt;ref-type name="Web Page"&gt;12&lt;/ref-type&gt;&lt;contributors&gt;&lt;/contributors&gt;&lt;titles&gt;&lt;title&gt;Advanced-Image-Processing/withoutCV.ipynb at master · parkjoonsuu/Advanced-Image-Processing&lt;/title&gt;&lt;/titles&gt;&lt;dates&gt;&lt;/dates&gt;&lt;urls&gt;&lt;related-urls&gt;&lt;url&gt;https://github.com/parkjoonsuu/Advanced-Image-Processing/blob/master/02_quantization/histogram/withoutCV.ipynb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6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에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222846" w:rsidRDefault="00222846" w:rsidP="00222846">
      <w:pPr>
        <w:rPr>
          <w:rFonts w:ascii="조선일보명조" w:eastAsia="조선일보명조" w:hAnsi="조선일보명조" w:cs="조선일보명조"/>
          <w:sz w:val="22"/>
        </w:rPr>
      </w:pPr>
    </w:p>
    <w:p w:rsidR="00CF0D85" w:rsidRDefault="00CF0D85" w:rsidP="00CF0D85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1.2. K-Means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클러스터링</w:t>
      </w:r>
      <w:proofErr w:type="spellEnd"/>
    </w:p>
    <w:p w:rsidR="00986177" w:rsidRDefault="00986177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K</w:t>
      </w:r>
      <w:r>
        <w:rPr>
          <w:rFonts w:ascii="조선일보명조" w:eastAsia="조선일보명조" w:hAnsi="조선일보명조" w:cs="조선일보명조"/>
          <w:sz w:val="22"/>
        </w:rPr>
        <w:t xml:space="preserve">-Means </w:t>
      </w:r>
      <w:r>
        <w:rPr>
          <w:rFonts w:ascii="조선일보명조" w:eastAsia="조선일보명조" w:hAnsi="조선일보명조" w:cs="조선일보명조" w:hint="eastAsia"/>
          <w:sz w:val="22"/>
        </w:rPr>
        <w:t>클러스터링을</w:t>
      </w: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구현하기 위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행렬 계산(이미지 계산)</w:t>
      </w:r>
      <w:r>
        <w:rPr>
          <w:rFonts w:ascii="조선일보명조" w:eastAsia="조선일보명조" w:hAnsi="조선일보명조" w:cs="조선일보명조" w:hint="eastAsia"/>
          <w:sz w:val="22"/>
        </w:rPr>
        <w:t>에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numpy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모듈을 사용하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래프와 이미지 입출력을 위해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matplotlib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 w:hint="eastAsia"/>
          <w:sz w:val="22"/>
        </w:rPr>
        <w:t>모듈을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사용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986177" w:rsidRPr="00986177" w:rsidRDefault="00986177" w:rsidP="00CF0D85">
      <w:pPr>
        <w:spacing w:line="240" w:lineRule="auto"/>
        <w:ind w:firstLineChars="100" w:firstLine="197"/>
        <w:rPr>
          <w:rFonts w:ascii="조선일보명조" w:eastAsia="조선일보명조" w:hAnsi="조선일보명조" w:cs="조선일보명조" w:hint="eastAsia"/>
          <w:b/>
          <w:sz w:val="22"/>
        </w:rPr>
      </w:pPr>
    </w:p>
    <w:p w:rsidR="00222846" w:rsidRDefault="00222846" w:rsidP="00222846">
      <w:pPr>
        <w:keepNext/>
        <w:spacing w:line="240" w:lineRule="auto"/>
        <w:ind w:firstLineChars="100" w:firstLine="197"/>
        <w:jc w:val="center"/>
      </w:pPr>
      <w:r>
        <w:rPr>
          <w:rFonts w:ascii="조선일보명조" w:eastAsia="조선일보명조" w:hAnsi="조선일보명조" w:cs="조선일보명조" w:hint="eastAsia"/>
          <w:b/>
          <w:sz w:val="22"/>
        </w:rPr>
        <w:pict>
          <v:shape id="_x0000_i1058" type="#_x0000_t75" style="width:430.85pt;height:301.25pt">
            <v:imagedata r:id="rId16" o:title="Figure_1"/>
          </v:shape>
        </w:pict>
      </w:r>
    </w:p>
    <w:p w:rsidR="00CF0D85" w:rsidRDefault="00222846" w:rsidP="00222846">
      <w:pPr>
        <w:pStyle w:val="aa"/>
        <w:jc w:val="center"/>
      </w:pPr>
      <w:bookmarkStart w:id="8" w:name="_Ref52782024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6177">
        <w:rPr>
          <w:noProof/>
        </w:rPr>
        <w:t>9</w:t>
      </w:r>
      <w:r>
        <w:fldChar w:fldCharType="end"/>
      </w:r>
      <w:bookmarkEnd w:id="8"/>
      <w:r>
        <w:t xml:space="preserve">. </w:t>
      </w:r>
      <w:r>
        <w:rPr>
          <w:rFonts w:hint="eastAsia"/>
        </w:rPr>
        <w:t xml:space="preserve">k를 </w:t>
      </w:r>
      <w:r>
        <w:t>10, 20, 30</w:t>
      </w:r>
      <w:r>
        <w:rPr>
          <w:rFonts w:hint="eastAsia"/>
        </w:rPr>
        <w:t>으로</w:t>
      </w:r>
      <w:r>
        <w:t xml:space="preserve"> </w:t>
      </w:r>
      <w:r>
        <w:rPr>
          <w:rFonts w:hint="eastAsia"/>
        </w:rPr>
        <w:t>설정한 이미지</w:t>
      </w:r>
    </w:p>
    <w:p w:rsidR="00053760" w:rsidRPr="00053760" w:rsidRDefault="00053760" w:rsidP="00053760">
      <w:pPr>
        <w:rPr>
          <w:rFonts w:hint="eastAsia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527820247 \h</w:instrText>
      </w:r>
      <w:r>
        <w:instrText xml:space="preserve"> </w:instrText>
      </w:r>
      <w:r>
        <w:fldChar w:fldCharType="separate"/>
      </w:r>
      <w:r>
        <w:t xml:space="preserve">Figure </w:t>
      </w:r>
      <w:r>
        <w:rPr>
          <w:noProof/>
        </w:rPr>
        <w:t>9</w:t>
      </w:r>
      <w:r>
        <w:fldChar w:fldCharType="end"/>
      </w:r>
      <w:r>
        <w:rPr>
          <w:rFonts w:hint="eastAsia"/>
        </w:rPr>
        <w:t>에는 원본 이미지(좌상)에</w:t>
      </w:r>
      <w:r>
        <w:t xml:space="preserve"> k</w:t>
      </w:r>
      <w:r>
        <w:rPr>
          <w:rFonts w:hint="eastAsia"/>
        </w:rPr>
        <w:t xml:space="preserve">를 </w:t>
      </w:r>
      <w:r>
        <w:t>10(</w:t>
      </w:r>
      <w:r>
        <w:rPr>
          <w:rFonts w:hint="eastAsia"/>
        </w:rPr>
        <w:t>우상)</w:t>
      </w:r>
      <w:r>
        <w:t>, 20(</w:t>
      </w:r>
      <w:proofErr w:type="spellStart"/>
      <w:r>
        <w:rPr>
          <w:rFonts w:hint="eastAsia"/>
        </w:rPr>
        <w:t>좌하</w:t>
      </w:r>
      <w:proofErr w:type="spellEnd"/>
      <w:r>
        <w:rPr>
          <w:rFonts w:hint="eastAsia"/>
        </w:rPr>
        <w:t>)</w:t>
      </w:r>
      <w:r>
        <w:t>, 30(</w:t>
      </w:r>
      <w:proofErr w:type="spellStart"/>
      <w:r>
        <w:rPr>
          <w:rFonts w:hint="eastAsia"/>
        </w:rPr>
        <w:t>우하</w:t>
      </w:r>
      <w:proofErr w:type="spellEnd"/>
      <w:r>
        <w:rPr>
          <w:rFonts w:hint="eastAsia"/>
        </w:rPr>
        <w:t>)</w:t>
      </w:r>
      <w:proofErr w:type="spellStart"/>
      <w:r>
        <w:t>으로</w:t>
      </w:r>
      <w:proofErr w:type="spellEnd"/>
      <w:r>
        <w:t xml:space="preserve"> </w:t>
      </w:r>
      <w:r>
        <w:rPr>
          <w:rFonts w:hint="eastAsia"/>
        </w:rPr>
        <w:t>각각 설정한 이미지들을 보인다.</w:t>
      </w:r>
      <w:r>
        <w:t xml:space="preserve"> </w:t>
      </w:r>
      <w:r>
        <w:rPr>
          <w:rFonts w:hint="eastAsia"/>
        </w:rPr>
        <w:t>위에서 알 수 있듯,</w:t>
      </w:r>
      <w:r>
        <w:t xml:space="preserve"> k</w:t>
      </w:r>
      <w:r>
        <w:rPr>
          <w:rFonts w:hint="eastAsia"/>
        </w:rPr>
        <w:t xml:space="preserve">가 </w:t>
      </w:r>
      <w:r>
        <w:t xml:space="preserve">10인 </w:t>
      </w:r>
      <w:r>
        <w:rPr>
          <w:rFonts w:hint="eastAsia"/>
        </w:rPr>
        <w:t xml:space="preserve">경우 </w:t>
      </w:r>
      <w:proofErr w:type="spellStart"/>
      <w:r>
        <w:rPr>
          <w:rFonts w:hint="eastAsia"/>
        </w:rPr>
        <w:t>좌측하단에</w:t>
      </w:r>
      <w:proofErr w:type="spellEnd"/>
      <w:r>
        <w:rPr>
          <w:rFonts w:hint="eastAsia"/>
        </w:rPr>
        <w:t xml:space="preserve"> 붉은 색 공에 빛 반사색이 드러나지 않지만,</w:t>
      </w:r>
      <w:r>
        <w:t xml:space="preserve"> k</w:t>
      </w:r>
      <w:r>
        <w:rPr>
          <w:rFonts w:hint="eastAsia"/>
        </w:rPr>
        <w:t xml:space="preserve">가 </w:t>
      </w:r>
      <w:r>
        <w:t>20</w:t>
      </w:r>
      <w:r>
        <w:rPr>
          <w:rFonts w:hint="eastAsia"/>
        </w:rPr>
        <w:t xml:space="preserve">을 넘어가면 빛 반사의 흔적들이 </w:t>
      </w:r>
      <w:proofErr w:type="spellStart"/>
      <w:r>
        <w:rPr>
          <w:rFonts w:hint="eastAsia"/>
        </w:rPr>
        <w:t>드라며</w:t>
      </w:r>
      <w:proofErr w:type="spellEnd"/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다른 색조들도 단순하게 양자화 되었음을 알 수 있다.</w:t>
      </w:r>
    </w:p>
    <w:p w:rsidR="00986177" w:rsidRDefault="00053760" w:rsidP="00986177">
      <w:pPr>
        <w:pStyle w:val="1"/>
        <w:jc w:val="center"/>
      </w:pPr>
      <w:r>
        <w:rPr>
          <w:rFonts w:ascii="조선일보명조" w:eastAsia="조선일보명조" w:hAnsi="조선일보명조" w:cs="조선일보명조"/>
          <w:b/>
        </w:rPr>
        <w:pict>
          <v:shape id="_x0000_i1066" type="#_x0000_t75" style="width:311.6pt;height:141.1pt">
            <v:imagedata r:id="rId17" o:title="Figure_1"/>
          </v:shape>
        </w:pict>
      </w:r>
    </w:p>
    <w:p w:rsidR="00222846" w:rsidRDefault="00986177" w:rsidP="00986177">
      <w:pPr>
        <w:pStyle w:val="aa"/>
        <w:jc w:val="center"/>
      </w:pPr>
      <w:bookmarkStart w:id="9" w:name="_Ref52782055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0</w:t>
      </w:r>
      <w:r>
        <w:fldChar w:fldCharType="end"/>
      </w:r>
      <w:bookmarkEnd w:id="9"/>
      <w:r>
        <w:t xml:space="preserve">. </w:t>
      </w:r>
      <w:r>
        <w:rPr>
          <w:rFonts w:hint="eastAsia"/>
        </w:rPr>
        <w:t xml:space="preserve">다양한 색상을 가진 이미지에 적용한 </w:t>
      </w:r>
      <w:r>
        <w:t xml:space="preserve">K-means </w:t>
      </w:r>
      <w:r>
        <w:rPr>
          <w:rFonts w:hint="eastAsia"/>
        </w:rPr>
        <w:t>알고리즘</w:t>
      </w:r>
    </w:p>
    <w:p w:rsidR="00053760" w:rsidRPr="00053760" w:rsidRDefault="00053760" w:rsidP="00053760">
      <w:pPr>
        <w:rPr>
          <w:rFonts w:hint="eastAsia"/>
        </w:rPr>
      </w:pPr>
      <w:r>
        <w:lastRenderedPageBreak/>
        <w:fldChar w:fldCharType="begin"/>
      </w:r>
      <w:r>
        <w:instrText xml:space="preserve"> </w:instrText>
      </w:r>
      <w:r>
        <w:rPr>
          <w:rFonts w:hint="eastAsia"/>
        </w:rPr>
        <w:instrText>REF _Ref527820550 \h</w:instrText>
      </w:r>
      <w:r>
        <w:instrText xml:space="preserve"> </w:instrText>
      </w:r>
      <w:r>
        <w:fldChar w:fldCharType="separate"/>
      </w:r>
      <w:r>
        <w:t xml:space="preserve">Figure </w:t>
      </w:r>
      <w:r>
        <w:rPr>
          <w:noProof/>
        </w:rPr>
        <w:t>10</w:t>
      </w:r>
      <w:r>
        <w:fldChar w:fldCharType="end"/>
      </w:r>
      <w:r>
        <w:rPr>
          <w:rFonts w:hint="eastAsia"/>
        </w:rPr>
        <w:t xml:space="preserve">에는 원본(좌)과 이를 </w:t>
      </w:r>
      <w:r>
        <w:t>5</w:t>
      </w:r>
      <w:r>
        <w:rPr>
          <w:rFonts w:hint="eastAsia"/>
        </w:rPr>
        <w:t>개의 색상</w:t>
      </w:r>
      <w:bookmarkStart w:id="10" w:name="_GoBack"/>
      <w:bookmarkEnd w:id="10"/>
      <w:r>
        <w:rPr>
          <w:rFonts w:hint="eastAsia"/>
        </w:rPr>
        <w:t>으로 양자화 한 이미지(우)를 보인다.</w:t>
      </w:r>
      <w:r>
        <w:t xml:space="preserve"> </w:t>
      </w:r>
      <w:r>
        <w:rPr>
          <w:rFonts w:hint="eastAsia"/>
        </w:rPr>
        <w:t>원숭이의 볼과 코 부분의 색상들이 극명하게 달라졌음을 알 수 있다.</w:t>
      </w: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3. 결론</w:t>
      </w:r>
    </w:p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222846" w:rsidRPr="00222846" w:rsidRDefault="00A50C97" w:rsidP="0022284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22846" w:rsidRPr="00222846">
        <w:t>[1]</w:t>
      </w:r>
      <w:r w:rsidR="00222846" w:rsidRPr="00222846">
        <w:tab/>
      </w:r>
      <w:r w:rsidR="00222846" w:rsidRPr="00222846">
        <w:rPr>
          <w:i/>
        </w:rPr>
        <w:t>Histogram equalization - Wikipedia</w:t>
      </w:r>
      <w:r w:rsidR="00222846" w:rsidRPr="00222846">
        <w:t xml:space="preserve">. Available: </w:t>
      </w:r>
      <w:hyperlink r:id="rId18" w:history="1">
        <w:r w:rsidR="00222846" w:rsidRPr="00222846">
          <w:rPr>
            <w:rStyle w:val="ab"/>
          </w:rPr>
          <w:t>https://en.wikipedia.org/wiki/Histogram_equalization</w:t>
        </w:r>
      </w:hyperlink>
    </w:p>
    <w:p w:rsidR="00222846" w:rsidRPr="00222846" w:rsidRDefault="00222846" w:rsidP="00222846">
      <w:pPr>
        <w:pStyle w:val="EndNoteBibliography"/>
        <w:spacing w:after="0"/>
        <w:ind w:left="720" w:hanging="720"/>
      </w:pPr>
      <w:r w:rsidRPr="00222846">
        <w:t>[2]</w:t>
      </w:r>
      <w:r w:rsidRPr="00222846">
        <w:tab/>
      </w:r>
      <w:r w:rsidRPr="00222846">
        <w:rPr>
          <w:i/>
        </w:rPr>
        <w:t>Histogram Equalization — OpenCV 2.4.13.7 documentation</w:t>
      </w:r>
      <w:r w:rsidRPr="00222846">
        <w:t xml:space="preserve">. Available: </w:t>
      </w:r>
      <w:hyperlink r:id="rId19" w:history="1">
        <w:r w:rsidRPr="00222846">
          <w:rPr>
            <w:rStyle w:val="ab"/>
          </w:rPr>
          <w:t>https://docs.opencv.org/2.4/doc/tutorials/imgproc/histograms/histogram_equalization/histogram_equalization.html</w:t>
        </w:r>
      </w:hyperlink>
    </w:p>
    <w:p w:rsidR="00222846" w:rsidRPr="00222846" w:rsidRDefault="00222846" w:rsidP="00222846">
      <w:pPr>
        <w:pStyle w:val="EndNoteBibliography"/>
        <w:spacing w:after="0"/>
        <w:ind w:left="720" w:hanging="720"/>
      </w:pPr>
      <w:r w:rsidRPr="00222846">
        <w:t>[3]</w:t>
      </w:r>
      <w:r w:rsidRPr="00222846">
        <w:tab/>
      </w:r>
      <w:r w:rsidRPr="00222846">
        <w:rPr>
          <w:i/>
        </w:rPr>
        <w:t>k-means clustering - Wikipedia</w:t>
      </w:r>
      <w:r w:rsidRPr="00222846">
        <w:t xml:space="preserve">. Available: </w:t>
      </w:r>
      <w:hyperlink r:id="rId20" w:history="1">
        <w:r w:rsidRPr="00222846">
          <w:rPr>
            <w:rStyle w:val="ab"/>
          </w:rPr>
          <w:t>https://en.wikipedia.org/wiki/K-means_clustering</w:t>
        </w:r>
      </w:hyperlink>
    </w:p>
    <w:p w:rsidR="00222846" w:rsidRPr="00222846" w:rsidRDefault="00222846" w:rsidP="00222846">
      <w:pPr>
        <w:pStyle w:val="EndNoteBibliography"/>
        <w:spacing w:after="0"/>
        <w:ind w:left="720" w:hanging="720"/>
      </w:pPr>
      <w:r w:rsidRPr="00222846">
        <w:t>[4]</w:t>
      </w:r>
      <w:r w:rsidRPr="00222846">
        <w:tab/>
      </w:r>
      <w:r w:rsidRPr="00222846">
        <w:rPr>
          <w:i/>
        </w:rPr>
        <w:t>K-Means Clustering in OpenCV — OpenCV 3.0.0-dev documentation</w:t>
      </w:r>
      <w:r w:rsidRPr="00222846">
        <w:t xml:space="preserve">. Available: </w:t>
      </w:r>
      <w:hyperlink r:id="rId21" w:history="1">
        <w:r w:rsidRPr="00222846">
          <w:rPr>
            <w:rStyle w:val="ab"/>
          </w:rPr>
          <w:t>https://docs.opencv.org/3.0-beta/doc/py_tutorials/py_ml/py_kmeans/py_kmeans_opencv/py_kmeans_opencv.html</w:t>
        </w:r>
      </w:hyperlink>
    </w:p>
    <w:p w:rsidR="00222846" w:rsidRPr="00222846" w:rsidRDefault="00222846" w:rsidP="00222846">
      <w:pPr>
        <w:pStyle w:val="EndNoteBibliography"/>
        <w:spacing w:after="0"/>
        <w:ind w:left="720" w:hanging="720"/>
      </w:pPr>
      <w:r w:rsidRPr="00222846">
        <w:t>[5]</w:t>
      </w:r>
      <w:r w:rsidRPr="00222846">
        <w:tab/>
      </w:r>
      <w:r w:rsidRPr="00222846">
        <w:rPr>
          <w:i/>
        </w:rPr>
        <w:t>Advanced-Image-Processing/withoutCv.py at master · parkjoonsuu/Advanced-Image-Processing</w:t>
      </w:r>
      <w:r w:rsidRPr="00222846">
        <w:t xml:space="preserve">. Available: </w:t>
      </w:r>
      <w:hyperlink r:id="rId22" w:history="1">
        <w:r w:rsidRPr="00222846">
          <w:rPr>
            <w:rStyle w:val="ab"/>
          </w:rPr>
          <w:t>https://github.com/parkjoonsuu/Advanced-Image-Processing/blob/master/02_quantization/histogram/withoutCv.py</w:t>
        </w:r>
      </w:hyperlink>
    </w:p>
    <w:p w:rsidR="00222846" w:rsidRPr="00222846" w:rsidRDefault="00222846" w:rsidP="00222846">
      <w:pPr>
        <w:pStyle w:val="EndNoteBibliography"/>
        <w:ind w:left="720" w:hanging="720"/>
      </w:pPr>
      <w:r w:rsidRPr="00222846">
        <w:t>[6]</w:t>
      </w:r>
      <w:r w:rsidRPr="00222846">
        <w:tab/>
      </w:r>
      <w:r w:rsidRPr="00222846">
        <w:rPr>
          <w:i/>
        </w:rPr>
        <w:t>Advanced-Image-Processing/withoutCV.ipynb at master · parkjoonsuu/Advanced-Image-Processing</w:t>
      </w:r>
      <w:r w:rsidRPr="00222846">
        <w:t xml:space="preserve">. Available: </w:t>
      </w:r>
      <w:hyperlink r:id="rId23" w:history="1">
        <w:r w:rsidRPr="00222846">
          <w:rPr>
            <w:rStyle w:val="ab"/>
          </w:rPr>
          <w:t>https://github.com/parkjoonsuu/Advanced-Image-Processing/blob/master/02_quantization/histogram/withoutCV.ipynb</w:t>
        </w:r>
      </w:hyperlink>
    </w:p>
    <w:p w:rsidR="00C94BE8" w:rsidRPr="00C94BE8" w:rsidRDefault="00A50C97" w:rsidP="000F1D0E">
      <w:pPr>
        <w:jc w:val="left"/>
      </w:pPr>
      <w:r>
        <w:fldChar w:fldCharType="end"/>
      </w:r>
    </w:p>
    <w:sectPr w:rsidR="00C94BE8" w:rsidRPr="00C94BE8" w:rsidSect="00C63852">
      <w:footerReference w:type="default" r:id="rId24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B5484" w:rsidRDefault="00AB5484" w:rsidP="008620F4">
      <w:pPr>
        <w:spacing w:after="0" w:line="240" w:lineRule="auto"/>
      </w:pPr>
      <w:r>
        <w:separator/>
      </w:r>
    </w:p>
  </w:endnote>
  <w:endnote w:type="continuationSeparator" w:id="0">
    <w:p w:rsidR="00AB5484" w:rsidRDefault="00AB5484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E5694" w:rsidRDefault="008E5694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E5694" w:rsidRDefault="008E5694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8E5694" w:rsidRDefault="008E5694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8E5694" w:rsidRDefault="008E5694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8E5694" w:rsidRDefault="008E5694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8E5694" w:rsidRDefault="008E5694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053760" w:rsidRPr="00053760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7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8E5694" w:rsidRDefault="008E5694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053760" w:rsidRPr="00053760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7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B5484" w:rsidRDefault="00AB5484" w:rsidP="008620F4">
      <w:pPr>
        <w:spacing w:after="0" w:line="240" w:lineRule="auto"/>
      </w:pPr>
      <w:r>
        <w:separator/>
      </w:r>
    </w:p>
  </w:footnote>
  <w:footnote w:type="continuationSeparator" w:id="0">
    <w:p w:rsidR="00AB5484" w:rsidRDefault="00AB5484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bordersDoNotSurroundHeader/>
  <w:bordersDoNotSurroundFooter/>
  <w:gutterAtTop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5t55xcfvr2ge5wp35ffx5vez9aazszt5v&quot;&gt;My EndNote Library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3D139C"/>
    <w:rsid w:val="00043961"/>
    <w:rsid w:val="00053760"/>
    <w:rsid w:val="00055925"/>
    <w:rsid w:val="000B28D0"/>
    <w:rsid w:val="000F1D0E"/>
    <w:rsid w:val="00182A58"/>
    <w:rsid w:val="00202758"/>
    <w:rsid w:val="002048AA"/>
    <w:rsid w:val="00222846"/>
    <w:rsid w:val="00225912"/>
    <w:rsid w:val="00231900"/>
    <w:rsid w:val="00243CE4"/>
    <w:rsid w:val="002715AD"/>
    <w:rsid w:val="002E32DE"/>
    <w:rsid w:val="00314F77"/>
    <w:rsid w:val="003D139C"/>
    <w:rsid w:val="003D5D1F"/>
    <w:rsid w:val="00433E89"/>
    <w:rsid w:val="0049027B"/>
    <w:rsid w:val="004A7053"/>
    <w:rsid w:val="004B2AD8"/>
    <w:rsid w:val="00575F01"/>
    <w:rsid w:val="006502A5"/>
    <w:rsid w:val="006570B0"/>
    <w:rsid w:val="00661CC8"/>
    <w:rsid w:val="006832DE"/>
    <w:rsid w:val="006A1765"/>
    <w:rsid w:val="006E3055"/>
    <w:rsid w:val="006F5CA4"/>
    <w:rsid w:val="00732080"/>
    <w:rsid w:val="007D1148"/>
    <w:rsid w:val="007E4FAA"/>
    <w:rsid w:val="008213E8"/>
    <w:rsid w:val="008520DA"/>
    <w:rsid w:val="00854569"/>
    <w:rsid w:val="008620F4"/>
    <w:rsid w:val="008A5CFA"/>
    <w:rsid w:val="008E4FD6"/>
    <w:rsid w:val="008E5694"/>
    <w:rsid w:val="008E5A04"/>
    <w:rsid w:val="009755B2"/>
    <w:rsid w:val="009826BB"/>
    <w:rsid w:val="00986177"/>
    <w:rsid w:val="009D7F0A"/>
    <w:rsid w:val="00A0485D"/>
    <w:rsid w:val="00A47E8E"/>
    <w:rsid w:val="00A50C97"/>
    <w:rsid w:val="00A56999"/>
    <w:rsid w:val="00AB5484"/>
    <w:rsid w:val="00B62888"/>
    <w:rsid w:val="00BF080B"/>
    <w:rsid w:val="00BF699E"/>
    <w:rsid w:val="00C10C9F"/>
    <w:rsid w:val="00C32AF3"/>
    <w:rsid w:val="00C63852"/>
    <w:rsid w:val="00C94BE8"/>
    <w:rsid w:val="00CB5C0C"/>
    <w:rsid w:val="00CC7DAA"/>
    <w:rsid w:val="00CE45A3"/>
    <w:rsid w:val="00CF0D85"/>
    <w:rsid w:val="00D013AE"/>
    <w:rsid w:val="00D22797"/>
    <w:rsid w:val="00DA46D1"/>
    <w:rsid w:val="00E12753"/>
    <w:rsid w:val="00E338CC"/>
    <w:rsid w:val="00E64063"/>
    <w:rsid w:val="00E85E8D"/>
    <w:rsid w:val="00EC12B2"/>
    <w:rsid w:val="00F245BE"/>
    <w:rsid w:val="00F43630"/>
    <w:rsid w:val="00F65DF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A9B4FF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  <w:style w:type="character" w:styleId="ac">
    <w:name w:val="Placeholder Text"/>
    <w:basedOn w:val="a0"/>
    <w:uiPriority w:val="99"/>
    <w:semiHidden/>
    <w:rsid w:val="008E5A0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80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79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40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44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1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45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9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1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85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36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27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hyperlink" Target="https://en.wikipedia.org/wiki/Histogram_equalization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docs.opencv.org/3.0-beta/doc/py_tutorials/py_ml/py_kmeans/py_kmeans_opencv/py_kmeans_opencv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yperlink" Target="https://en.wikipedia.org/wiki/K-means_clusterin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github.com/parkjoonsuu/Advanced-Image-Processing/blob/master/02_quantization/histogram/withoutCV.ipynb" TargetMode="External"/><Relationship Id="rId10" Type="http://schemas.openxmlformats.org/officeDocument/2006/relationships/image" Target="media/image3.jpeg"/><Relationship Id="rId19" Type="http://schemas.openxmlformats.org/officeDocument/2006/relationships/hyperlink" Target="https://docs.opencv.org/2.4/doc/tutorials/imgproc/histograms/histogram_equalization/histogram_equalization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hyperlink" Target="https://github.com/parkjoonsuu/Advanced-Image-Processing/blob/master/02_quantization/histogram/withoutCv.py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63BA86-4A95-4E98-A190-074F23D4D2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2</TotalTime>
  <Pages>1</Pages>
  <Words>1545</Words>
  <Characters>8812</Characters>
  <Application>Microsoft Office Word</Application>
  <DocSecurity>0</DocSecurity>
  <Lines>73</Lines>
  <Paragraphs>2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Park Joonsuu</cp:lastModifiedBy>
  <cp:revision>35</cp:revision>
  <dcterms:created xsi:type="dcterms:W3CDTF">2018-10-01T02:25:00Z</dcterms:created>
  <dcterms:modified xsi:type="dcterms:W3CDTF">2018-10-20T08:44:00Z</dcterms:modified>
</cp:coreProperties>
</file>